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Default="00D942ED" w:rsidP="00A47993">
            <w:pPr>
              <w:pStyle w:val="Remissivo1"/>
              <w:rPr>
                <w:lang w:val="en-US"/>
              </w:rPr>
            </w:pPr>
            <w:r>
              <w:rPr>
                <w:lang w:val="en-US"/>
              </w:rPr>
              <w:t>RecSys</w:t>
            </w:r>
          </w:p>
          <w:p w14:paraId="25F1B6B2" w14:textId="77777777" w:rsidR="00F31FE8" w:rsidRDefault="00F31FE8" w:rsidP="00F31FE8">
            <w:pPr>
              <w:rPr>
                <w:lang w:val="en-US"/>
              </w:rPr>
            </w:pPr>
            <w:r>
              <w:rPr>
                <w:lang w:val="en-US"/>
              </w:rPr>
              <w:t>SVM</w:t>
            </w:r>
          </w:p>
          <w:p w14:paraId="02AD21B5" w14:textId="77777777" w:rsidR="00FF5562" w:rsidRDefault="00AE34C4" w:rsidP="00F31FE8">
            <w:pPr>
              <w:rPr>
                <w:lang w:val="en-US"/>
              </w:rPr>
            </w:pPr>
            <w:r>
              <w:rPr>
                <w:lang w:val="en-US"/>
              </w:rPr>
              <w:t>AUC</w:t>
            </w:r>
          </w:p>
          <w:p w14:paraId="7942D138" w14:textId="77777777" w:rsidR="00AE34C4" w:rsidRDefault="00AE34C4" w:rsidP="00F31FE8">
            <w:pPr>
              <w:rPr>
                <w:lang w:val="en-US"/>
              </w:rPr>
            </w:pPr>
            <w:r>
              <w:rPr>
                <w:lang w:val="en-US"/>
              </w:rPr>
              <w:t>RBF</w:t>
            </w:r>
          </w:p>
          <w:p w14:paraId="698083C8" w14:textId="77777777" w:rsidR="00AE34C4" w:rsidRDefault="00AE34C4" w:rsidP="00F31FE8">
            <w:pPr>
              <w:rPr>
                <w:lang w:val="en-US"/>
              </w:rPr>
            </w:pPr>
            <w:r w:rsidRPr="00AE34C4">
              <w:rPr>
                <w:lang w:val="en-US"/>
              </w:rPr>
              <w:t>GPML</w:t>
            </w:r>
          </w:p>
          <w:p w14:paraId="0915174B" w14:textId="77777777" w:rsidR="00D212D3" w:rsidRDefault="00D212D3" w:rsidP="00F31FE8">
            <w:pPr>
              <w:rPr>
                <w:lang w:val="en-US"/>
              </w:rPr>
            </w:pPr>
            <w:r>
              <w:rPr>
                <w:lang w:val="en-US"/>
              </w:rPr>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O</w:t>
            </w:r>
            <w:r w:rsidRPr="00AE34C4">
              <w:rPr>
                <w:i/>
                <w:lang w:val="en-US"/>
              </w:rPr>
              <w:t xml:space="preserve">perating </w:t>
            </w:r>
            <w:r w:rsidRPr="00AE34C4">
              <w:rPr>
                <w:i/>
                <w:lang w:val="en-US"/>
              </w:rPr>
              <w:t>C</w:t>
            </w:r>
            <w:r w:rsidRPr="00AE34C4">
              <w:rPr>
                <w:i/>
                <w:lang w:val="en-US"/>
              </w:rPr>
              <w:t xml:space="preserve">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Default="00D212D3" w:rsidP="00F31FE8">
            <w:pPr>
              <w:rPr>
                <w:i/>
              </w:rPr>
            </w:pPr>
            <w:proofErr w:type="spellStart"/>
            <w:r>
              <w:rPr>
                <w:i/>
              </w:rPr>
              <w:t>Gaussian</w:t>
            </w:r>
            <w:proofErr w:type="spellEnd"/>
            <w:r>
              <w:rPr>
                <w:i/>
              </w:rPr>
              <w:t xml:space="preserve"> </w:t>
            </w:r>
            <w:proofErr w:type="spellStart"/>
            <w:r>
              <w:rPr>
                <w:i/>
              </w:rPr>
              <w:t>Process</w:t>
            </w:r>
            <w:proofErr w:type="spellEnd"/>
            <w:r>
              <w:rPr>
                <w:i/>
              </w:rPr>
              <w:t xml:space="preserve"> </w:t>
            </w:r>
            <w:proofErr w:type="spellStart"/>
            <w:r>
              <w:rPr>
                <w:i/>
              </w:rPr>
              <w:t>Regression</w:t>
            </w:r>
            <w:proofErr w:type="spellEnd"/>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fldSimple w:instr=" SEQ Figura \* ARABIC ">
        <w:r w:rsidR="005C2958">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fldSimple w:instr=" SEQ Figura \* ARABIC ">
        <w:r w:rsidR="005C2958">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fldSimple w:instr=" SEQ Figura \* ARABIC ">
        <w:r w:rsidR="005C2958">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fldSimple w:instr=" SEQ Figura \* ARABIC ">
        <w:r w:rsidR="005C295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fldSimple w:instr=" SEQ Figura \* ARABIC ">
        <w:r w:rsidR="005C295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fldSimple w:instr=" SEQ Figura \* ARABIC ">
        <w:r w:rsidR="005C2958">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2F502D17"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fldSimple w:instr=" SEQ Figura \* ARABIC ">
        <w:r w:rsidR="005C2958">
          <w:rPr>
            <w:noProof/>
          </w:rPr>
          <w:t>7</w:t>
        </w:r>
      </w:fldSimple>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proofErr w:type="spellStart"/>
            <w:r w:rsidRPr="00FB3F81">
              <w:rPr>
                <w:lang w:val="en-US"/>
              </w:rPr>
              <w:lastRenderedPageBreak/>
              <w:t>Utiliza</w:t>
            </w:r>
            <w:proofErr w:type="spellEnd"/>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proofErr w:type="spellStart"/>
      <w:r w:rsidR="00E250F5" w:rsidRPr="00E250F5">
        <w:rPr>
          <w:i/>
        </w:rPr>
        <w:t>matrix</w:t>
      </w:r>
      <w:proofErr w:type="spellEnd"/>
      <w:r w:rsidR="00E250F5" w:rsidRPr="00E250F5">
        <w:rPr>
          <w:i/>
        </w:rPr>
        <w:t xml:space="preserve"> </w:t>
      </w:r>
      <w:proofErr w:type="spellStart"/>
      <w:r w:rsidR="00E250F5" w:rsidRPr="00E250F5">
        <w:rPr>
          <w:i/>
        </w:rPr>
        <w:t>factorization</w:t>
      </w:r>
      <w:proofErr w:type="spellEnd"/>
      <w:r w:rsidR="00E250F5" w:rsidRPr="00E250F5">
        <w:rPr>
          <w:iCs w:val="0"/>
        </w:rPr>
        <w:t xml:space="preserve"> </w:t>
      </w:r>
      <w:r w:rsidR="00E250F5">
        <w:rPr>
          <w:iCs w:val="0"/>
        </w:rPr>
        <w:t>(</w:t>
      </w:r>
      <w:r w:rsidR="001E10C6" w:rsidRPr="001E10C6">
        <w:rPr>
          <w:iCs w:val="0"/>
        </w:rPr>
        <w:t>SVD</w:t>
      </w:r>
      <w:r w:rsidR="001E10C6">
        <w:rPr>
          <w:iCs w:val="0"/>
        </w:rPr>
        <w:t xml:space="preserve">, </w:t>
      </w:r>
      <w:proofErr w:type="spellStart"/>
      <w:r w:rsidR="001E10C6" w:rsidRPr="001E10C6">
        <w:rPr>
          <w:i/>
        </w:rPr>
        <w:t>Neighbourhood</w:t>
      </w:r>
      <w:proofErr w:type="spellEnd"/>
      <w:r w:rsidR="001E10C6" w:rsidRPr="001E10C6">
        <w:rPr>
          <w:iCs w:val="0"/>
        </w:rPr>
        <w:t xml:space="preserve"> SVD</w:t>
      </w:r>
      <w:r w:rsidR="00BD07BF">
        <w:rPr>
          <w:iCs w:val="0"/>
        </w:rPr>
        <w:t xml:space="preserve">, </w:t>
      </w:r>
      <w:proofErr w:type="spellStart"/>
      <w:r w:rsidR="00BD07BF" w:rsidRPr="00BD07BF">
        <w:rPr>
          <w:i/>
        </w:rPr>
        <w:t>Deep</w:t>
      </w:r>
      <w:proofErr w:type="spellEnd"/>
      <w:r w:rsidR="00BD07BF" w:rsidRPr="00BD07BF">
        <w:rPr>
          <w:i/>
        </w:rPr>
        <w:t xml:space="preserve">-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proofErr w:type="spellStart"/>
      <w:r w:rsidR="00E250F5" w:rsidRPr="009B7DA2">
        <w:rPr>
          <w:i/>
        </w:rPr>
        <w:t>factorization</w:t>
      </w:r>
      <w:proofErr w:type="spellEnd"/>
      <w:r w:rsidR="009B7DA2">
        <w:rPr>
          <w:i/>
        </w:rPr>
        <w:t xml:space="preserve"> </w:t>
      </w:r>
      <w:r w:rsidR="009B7DA2" w:rsidRPr="004F127B">
        <w:rPr>
          <w:iCs w:val="0"/>
        </w:rPr>
        <w:t>(</w:t>
      </w:r>
      <w:r w:rsidR="004F127B" w:rsidRPr="004F127B">
        <w:rPr>
          <w:i/>
        </w:rPr>
        <w:t xml:space="preserve">Tensor </w:t>
      </w:r>
      <w:proofErr w:type="spellStart"/>
      <w:r w:rsidR="004F127B" w:rsidRPr="004F127B">
        <w:rPr>
          <w:i/>
        </w:rPr>
        <w:t>Decomposition</w:t>
      </w:r>
      <w:proofErr w:type="spellEnd"/>
      <w:r w:rsidR="000B0FEF">
        <w:rPr>
          <w:iCs w:val="0"/>
        </w:rPr>
        <w:t xml:space="preserve">, </w:t>
      </w:r>
      <w:proofErr w:type="spellStart"/>
      <w:r w:rsidR="000B0FEF" w:rsidRPr="000B0FEF">
        <w:rPr>
          <w:i/>
        </w:rPr>
        <w:t>Nonnegative</w:t>
      </w:r>
      <w:proofErr w:type="spellEnd"/>
      <w:r w:rsidR="000B0FEF" w:rsidRPr="000B0FEF">
        <w:rPr>
          <w:i/>
        </w:rPr>
        <w:t xml:space="preserve"> Tensor </w:t>
      </w:r>
      <w:proofErr w:type="spellStart"/>
      <w:r w:rsidR="000B0FEF" w:rsidRPr="000B0FEF">
        <w:rPr>
          <w:i/>
        </w:rPr>
        <w:t>Factorization</w:t>
      </w:r>
      <w:proofErr w:type="spellEnd"/>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6AC07606" w:rsidR="007B0815" w:rsidRDefault="007B0815" w:rsidP="00A47993">
      <w:pPr>
        <w:pStyle w:val="Ttulo1"/>
      </w:pPr>
      <w:bookmarkStart w:id="33" w:name="_Toc42466981"/>
      <w:r w:rsidRPr="007B0815">
        <w:lastRenderedPageBreak/>
        <w:t xml:space="preserve">Modelagem do </w:t>
      </w:r>
      <w:r w:rsidR="00A8737B">
        <w:t>“</w:t>
      </w:r>
      <w:r w:rsidR="00011779">
        <w:t>DCRM</w:t>
      </w:r>
      <w:r w:rsidR="00A8737B">
        <w:t>”</w:t>
      </w:r>
      <w:bookmarkEnd w:id="33"/>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fldSimple w:instr=" SEQ Figura \* ARABIC ">
        <w:r w:rsidR="005C2958">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proofErr w:type="spellStart"/>
      <w:r w:rsidR="00E57227" w:rsidRPr="0062777A">
        <w:rPr>
          <w:i/>
          <w:iCs w:val="0"/>
        </w:rPr>
        <w:t>Dynamic</w:t>
      </w:r>
      <w:proofErr w:type="spellEnd"/>
      <w:r w:rsidR="00E57227" w:rsidRPr="0062777A">
        <w:rPr>
          <w:i/>
          <w:iCs w:val="0"/>
        </w:rPr>
        <w:t xml:space="preserve"> </w:t>
      </w:r>
      <w:proofErr w:type="spellStart"/>
      <w:r w:rsidR="00E85437" w:rsidRPr="0062777A">
        <w:rPr>
          <w:i/>
          <w:iCs w:val="0"/>
        </w:rPr>
        <w:t>and</w:t>
      </w:r>
      <w:proofErr w:type="spellEnd"/>
      <w:r w:rsidR="00E85437" w:rsidRPr="0062777A">
        <w:rPr>
          <w:i/>
          <w:iCs w:val="0"/>
        </w:rPr>
        <w:t xml:space="preserve"> </w:t>
      </w:r>
      <w:r w:rsidR="00E57227" w:rsidRPr="0062777A">
        <w:rPr>
          <w:i/>
          <w:iCs w:val="0"/>
        </w:rPr>
        <w:t>Contextual</w:t>
      </w:r>
      <w:r w:rsidR="00E85437" w:rsidRPr="0062777A">
        <w:rPr>
          <w:i/>
          <w:iCs w:val="0"/>
        </w:rPr>
        <w:t xml:space="preserve"> </w:t>
      </w:r>
      <w:proofErr w:type="spellStart"/>
      <w:r w:rsidR="00E85437" w:rsidRPr="0062777A">
        <w:rPr>
          <w:i/>
          <w:iCs w:val="0"/>
        </w:rPr>
        <w:t>Recommendations</w:t>
      </w:r>
      <w:proofErr w:type="spellEnd"/>
      <w:r w:rsidR="00E85437" w:rsidRPr="0062777A">
        <w:rPr>
          <w:i/>
          <w:iCs w:val="0"/>
        </w:rPr>
        <w:t xml:space="preserve"> </w:t>
      </w:r>
      <w:proofErr w:type="spellStart"/>
      <w:r w:rsidR="00E85437" w:rsidRPr="0062777A">
        <w:rPr>
          <w:i/>
          <w:iCs w:val="0"/>
        </w:rPr>
        <w:t>of</w:t>
      </w:r>
      <w:proofErr w:type="spellEnd"/>
      <w:r w:rsidR="00E57227" w:rsidRPr="0062777A">
        <w:rPr>
          <w:i/>
          <w:iCs w:val="0"/>
        </w:rPr>
        <w:t xml:space="preserve"> </w:t>
      </w:r>
      <w:r w:rsidR="00E85437" w:rsidRPr="0062777A">
        <w:rPr>
          <w:i/>
          <w:iCs w:val="0"/>
        </w:rPr>
        <w:t>M</w:t>
      </w:r>
      <w:r w:rsidR="00E57227" w:rsidRPr="0062777A">
        <w:rPr>
          <w:i/>
          <w:iCs w:val="0"/>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fldSimple w:instr=" SEQ Figura \* ARABIC ">
        <w:r w:rsidR="005C2958">
          <w:rPr>
            <w:noProof/>
          </w:rPr>
          <w:t>9</w:t>
        </w:r>
      </w:fldSimple>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6DD972D8" w:rsidR="00734467" w:rsidRDefault="00BD6225" w:rsidP="00A47993">
      <w:r>
        <w:tab/>
      </w:r>
      <w:r w:rsidR="00EF23A5">
        <w:t>Os contextos</w:t>
      </w:r>
      <w:r>
        <w:t xml:space="preserve"> </w:t>
      </w:r>
      <w:proofErr w:type="gramStart"/>
      <w:r>
        <w:t>do sistemas</w:t>
      </w:r>
      <w:proofErr w:type="gramEnd"/>
      <w:r>
        <w:t xml:space="preserve">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3DA89470" w:rsidR="008836AF" w:rsidRDefault="008836AF" w:rsidP="00A47993">
      <w:pPr>
        <w:pStyle w:val="Legenda"/>
      </w:pPr>
      <w:bookmarkStart w:id="41" w:name="_Ref42447458"/>
      <w:r>
        <w:t xml:space="preserve">Figura </w:t>
      </w:r>
      <w:fldSimple w:instr=" SEQ Figura \* ARABIC ">
        <w:r w:rsidR="005C2958">
          <w:rPr>
            <w:noProof/>
          </w:rPr>
          <w:t>10</w:t>
        </w:r>
      </w:fldSimple>
      <w:bookmarkEnd w:id="41"/>
      <w:r>
        <w:t xml:space="preserve"> </w:t>
      </w:r>
      <w:r w:rsidRPr="00D32B84">
        <w:t xml:space="preserve">Lista de ações que auxiliarão o entendimento do contexto de ambiente e comportamento do usuário </w:t>
      </w:r>
      <w:proofErr w:type="gramStart"/>
      <w:r w:rsidRPr="00D32B84">
        <w:t xml:space="preserve">do </w:t>
      </w:r>
      <w:r w:rsidR="00EF23A5" w:rsidRPr="00D32B84">
        <w:t>aplicação</w:t>
      </w:r>
      <w:proofErr w:type="gramEnd"/>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FE89248" w:rsidR="00EE5AC3" w:rsidRDefault="00EE5AC3" w:rsidP="00A47993">
      <w:pPr>
        <w:pStyle w:val="Ttulo2"/>
      </w:pPr>
      <w:bookmarkStart w:id="44" w:name="_Toc42466987"/>
      <w:r>
        <w:t>Arquitetura do sistema</w:t>
      </w:r>
      <w:bookmarkEnd w:id="44"/>
    </w:p>
    <w:p w14:paraId="303F21D0" w14:textId="1F1B57EF" w:rsidR="006C7738" w:rsidRPr="006C7738" w:rsidRDefault="006C7738" w:rsidP="00A47993">
      <w:r>
        <w:tab/>
      </w:r>
      <w:r w:rsidR="00F7313E">
        <w:t xml:space="preserve">Para validar o modelo de sistema de recomendação, será desenvolvido uma aplicação, a qual </w:t>
      </w:r>
      <w:proofErr w:type="gramStart"/>
      <w:r w:rsidR="00F7313E">
        <w:t>ira</w:t>
      </w:r>
      <w:proofErr w:type="gramEnd"/>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fldSimple w:instr=" SEQ Figura \* ARABIC ">
        <w:r w:rsidR="005C2958">
          <w:rPr>
            <w:noProof/>
          </w:rPr>
          <w:t>11</w:t>
        </w:r>
      </w:fldSimple>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7"/>
      <w:r>
        <w:t xml:space="preserve">Quanto tempo por dia você dedica para escutar </w:t>
      </w:r>
      <w:r w:rsidR="00C541A7">
        <w:t>música</w:t>
      </w:r>
      <w:r>
        <w:t>?</w:t>
      </w:r>
      <w:commentRangeEnd w:id="47"/>
      <w:r w:rsidR="00F54F07">
        <w:rPr>
          <w:rStyle w:val="Refdecomentrio"/>
        </w:rPr>
        <w:commentReference w:id="47"/>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bookmarkStart w:id="48" w:name="_Toc42466988"/>
      <w:r>
        <w:t>Como o trabalho vai capturar as ações do usuário</w:t>
      </w:r>
      <w:r w:rsidR="00100C1D">
        <w:t xml:space="preserve"> e </w:t>
      </w:r>
      <w:r w:rsidR="004B0788">
        <w:t>enviá-las</w:t>
      </w:r>
      <w:r w:rsidR="00100C1D">
        <w:t xml:space="preserve"> ao sistema</w:t>
      </w:r>
      <w:r>
        <w:t>?</w:t>
      </w:r>
      <w:bookmarkEnd w:id="48"/>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fldSimple w:instr=" SEQ Figura \* ARABIC ">
        <w:r w:rsidR="005C2958">
          <w:rPr>
            <w:noProof/>
          </w:rPr>
          <w:t>12</w:t>
        </w:r>
      </w:fldSimple>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9" w:name="_Toc42466989"/>
      <w:r>
        <w:t xml:space="preserve">Como o trabalho vai validar se </w:t>
      </w:r>
      <w:r w:rsidR="006D3A8F">
        <w:t>as ações do usuário condizem</w:t>
      </w:r>
      <w:r>
        <w:t xml:space="preserve"> com o contexto?</w:t>
      </w:r>
      <w:bookmarkEnd w:id="49"/>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50" w:name="_Ref42460243"/>
      <w:r>
        <w:t xml:space="preserve">Figura </w:t>
      </w:r>
      <w:fldSimple w:instr=" SEQ Figura \* ARABIC ">
        <w:r w:rsidR="005C2958">
          <w:rPr>
            <w:noProof/>
          </w:rPr>
          <w:t>13</w:t>
        </w:r>
      </w:fldSimple>
      <w:bookmarkEnd w:id="50"/>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proofErr w:type="spellStart"/>
      <w:r>
        <w:t>ira</w:t>
      </w:r>
      <w:proofErr w:type="spellEnd"/>
      <w:r>
        <w:t xml:space="preserve">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1" w:name="_Toc42466990"/>
      <w:r>
        <w:t>C</w:t>
      </w:r>
      <w:r w:rsidR="002638C0">
        <w:t>omo o trabalho vai relacionar as músicas que o usuário gosta aos contextos?</w:t>
      </w:r>
      <w:bookmarkEnd w:id="51"/>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2" w:name="_Toc42466991"/>
      <w:r>
        <w:t>C</w:t>
      </w:r>
      <w:r w:rsidR="002638C0">
        <w:t>omo o trabalho vai classificar o contexto para apresentar para usuário?</w:t>
      </w:r>
      <w:bookmarkEnd w:id="52"/>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w:t>
      </w:r>
      <w:proofErr w:type="gramStart"/>
      <w:r w:rsidR="007318DB">
        <w:t>ira</w:t>
      </w:r>
      <w:proofErr w:type="gramEnd"/>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3" w:name="_Toc42466992"/>
      <w:r>
        <w:t>C</w:t>
      </w:r>
      <w:r w:rsidR="002638C0">
        <w:t xml:space="preserve">omo o trabalho vai recomendar novas </w:t>
      </w:r>
      <w:r>
        <w:t>músicas</w:t>
      </w:r>
      <w:r w:rsidR="002638C0">
        <w:t xml:space="preserve"> a partir da relação de contexto x </w:t>
      </w:r>
      <w:r>
        <w:t>música</w:t>
      </w:r>
      <w:r w:rsidR="002638C0">
        <w:t>?</w:t>
      </w:r>
      <w:bookmarkEnd w:id="53"/>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proofErr w:type="spellStart"/>
      <w:r w:rsidR="0083236B" w:rsidRPr="0083236B">
        <w:rPr>
          <w:i/>
          <w:iCs w:val="0"/>
        </w:rPr>
        <w:t>Random</w:t>
      </w:r>
      <w:proofErr w:type="spellEnd"/>
      <w:r w:rsidR="0083236B" w:rsidRPr="0083236B">
        <w:rPr>
          <w:i/>
          <w:iCs w:val="0"/>
        </w:rPr>
        <w:t xml:space="preserve"> </w:t>
      </w:r>
      <w:r w:rsidR="0083236B" w:rsidRPr="0083236B">
        <w:rPr>
          <w:i/>
          <w:iCs w:val="0"/>
        </w:rPr>
        <w:lastRenderedPageBreak/>
        <w:t>Forest</w:t>
      </w:r>
      <w:r w:rsidR="0083236B" w:rsidRPr="0083236B">
        <w:t>, ...)</w:t>
      </w:r>
      <w:r w:rsidR="00B819D5">
        <w:t xml:space="preserve">, e somente então, será realizado a recomendação musical, através dos algoritmos de </w:t>
      </w:r>
      <w:proofErr w:type="spellStart"/>
      <w:r w:rsidR="00B819D5" w:rsidRPr="00B819D5">
        <w:rPr>
          <w:i/>
          <w:iCs w:val="0"/>
        </w:rPr>
        <w:t>matrix</w:t>
      </w:r>
      <w:proofErr w:type="spellEnd"/>
      <w:r w:rsidR="00B819D5">
        <w:t xml:space="preserve"> e </w:t>
      </w:r>
      <w:r w:rsidR="00B819D5" w:rsidRPr="00B819D5">
        <w:rPr>
          <w:i/>
          <w:iCs w:val="0"/>
        </w:rPr>
        <w:t xml:space="preserve">tensor </w:t>
      </w:r>
      <w:proofErr w:type="spellStart"/>
      <w:r w:rsidR="00B819D5" w:rsidRPr="00B819D5">
        <w:rPr>
          <w:i/>
          <w:iCs w:val="0"/>
        </w:rPr>
        <w:t>factorization</w:t>
      </w:r>
      <w:proofErr w:type="spellEnd"/>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15293C95" w:rsidR="006A09D0" w:rsidRDefault="005C2958" w:rsidP="005C2958">
      <w:pPr>
        <w:pStyle w:val="Legenda"/>
      </w:pPr>
      <w:bookmarkStart w:id="54" w:name="_Ref42465942"/>
      <w:bookmarkStart w:id="55" w:name="_Ref42465918"/>
      <w:r>
        <w:t xml:space="preserve">Figura </w:t>
      </w:r>
      <w:fldSimple w:instr=" SEQ Figura \* ARABIC ">
        <w:r>
          <w:rPr>
            <w:noProof/>
          </w:rPr>
          <w:t>14</w:t>
        </w:r>
      </w:fldSimple>
      <w:bookmarkEnd w:id="54"/>
      <w:r>
        <w:t xml:space="preserve"> Etapas do processo para realizar a recomendação musical</w:t>
      </w:r>
      <w:bookmarkEnd w:id="55"/>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w:t>
      </w:r>
      <w:r w:rsidR="00B072FC">
        <w:t>e avaliação de resultados</w:t>
      </w:r>
      <w:r w:rsidR="00B072FC">
        <w:t xml:space="preserve"> encontrados nos artigos revisados</w:t>
      </w:r>
      <w:r w:rsidR="00B072FC">
        <w:t xml:space="preserve"> (AUC, </w:t>
      </w:r>
      <w:r w:rsidR="00B072FC" w:rsidRPr="00DF364E">
        <w:rPr>
          <w:i/>
          <w:iCs w:val="0"/>
        </w:rPr>
        <w:t xml:space="preserve">Root </w:t>
      </w:r>
      <w:proofErr w:type="spellStart"/>
      <w:r w:rsidR="00B072FC" w:rsidRPr="00DF364E">
        <w:rPr>
          <w:i/>
          <w:iCs w:val="0"/>
        </w:rPr>
        <w:t>Mean</w:t>
      </w:r>
      <w:proofErr w:type="spellEnd"/>
      <w:r w:rsidR="00B072FC" w:rsidRPr="00DF364E">
        <w:rPr>
          <w:i/>
          <w:iCs w:val="0"/>
        </w:rPr>
        <w:t xml:space="preserve"> </w:t>
      </w:r>
      <w:proofErr w:type="spellStart"/>
      <w:r w:rsidR="00B072FC" w:rsidRPr="00DF364E">
        <w:rPr>
          <w:i/>
          <w:iCs w:val="0"/>
        </w:rPr>
        <w:t>Squared</w:t>
      </w:r>
      <w:proofErr w:type="spellEnd"/>
      <w:r w:rsidR="00B072FC" w:rsidRPr="00DF364E">
        <w:rPr>
          <w:i/>
          <w:iCs w:val="0"/>
        </w:rPr>
        <w:t xml:space="preserve"> </w:t>
      </w:r>
      <w:proofErr w:type="spellStart"/>
      <w:r w:rsidR="00B072FC" w:rsidRPr="00DF364E">
        <w:rPr>
          <w:i/>
          <w:iCs w:val="0"/>
        </w:rPr>
        <w:t>Error</w:t>
      </w:r>
      <w:proofErr w:type="spellEnd"/>
      <w:r w:rsidR="00B072FC">
        <w:rPr>
          <w:i/>
          <w:iCs w:val="0"/>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12E85DA3" w:rsidR="00345147" w:rsidRPr="00345147" w:rsidRDefault="00E718BF" w:rsidP="00345147">
      <w:r>
        <w:tab/>
      </w:r>
    </w:p>
    <w:p w14:paraId="29875599" w14:textId="6A8F66A7" w:rsidR="008F2AE9" w:rsidRPr="006C1E7D" w:rsidRDefault="008F2AE9" w:rsidP="00A47993">
      <w:pPr>
        <w:pStyle w:val="Ttulo1"/>
      </w:pPr>
      <w:bookmarkStart w:id="56" w:name="_Toc42466993"/>
      <w:r w:rsidRPr="006C1E7D">
        <w:lastRenderedPageBreak/>
        <w:t>CONCLUSÃO</w:t>
      </w:r>
      <w:bookmarkEnd w:id="56"/>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7" w:name="_Toc42466994"/>
      <w:r w:rsidRPr="00310EA6">
        <w:lastRenderedPageBreak/>
        <w:t>Referências Bibliográficas</w:t>
      </w:r>
      <w:bookmarkEnd w:id="57"/>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Érico Souza Loewe" w:date="2020-06-07T20:17:00Z" w:initials="ÉSL">
    <w:p w14:paraId="6ADDAE85" w14:textId="0E5EECAF" w:rsidR="00E85437" w:rsidRDefault="00E85437"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96FB1" w14:textId="77777777" w:rsidR="00EC226A" w:rsidRDefault="00EC226A" w:rsidP="00A47993">
      <w:r>
        <w:separator/>
      </w:r>
    </w:p>
    <w:p w14:paraId="5E9E8F9F" w14:textId="77777777" w:rsidR="00EC226A" w:rsidRDefault="00EC226A" w:rsidP="00A47993"/>
    <w:p w14:paraId="03F8BB0E" w14:textId="77777777" w:rsidR="00EC226A" w:rsidRDefault="00EC226A" w:rsidP="00A47993"/>
    <w:p w14:paraId="782CB7F6" w14:textId="77777777" w:rsidR="00EC226A" w:rsidRDefault="00EC226A" w:rsidP="00A47993"/>
    <w:p w14:paraId="669A5B31" w14:textId="77777777" w:rsidR="00EC226A" w:rsidRDefault="00EC226A" w:rsidP="00A47993"/>
    <w:p w14:paraId="4AA94656" w14:textId="77777777" w:rsidR="00EC226A" w:rsidRDefault="00EC226A" w:rsidP="00A47993"/>
    <w:p w14:paraId="5AFC1B6B" w14:textId="77777777" w:rsidR="00EC226A" w:rsidRDefault="00EC226A" w:rsidP="00A47993"/>
    <w:p w14:paraId="14B4D155" w14:textId="77777777" w:rsidR="00EC226A" w:rsidRDefault="00EC226A" w:rsidP="00A47993"/>
    <w:p w14:paraId="77CF6E36" w14:textId="77777777" w:rsidR="00EC226A" w:rsidRDefault="00EC226A" w:rsidP="00A47993"/>
    <w:p w14:paraId="6BC400A1" w14:textId="77777777" w:rsidR="00EC226A" w:rsidRDefault="00EC226A" w:rsidP="00A47993"/>
    <w:p w14:paraId="595919CC" w14:textId="77777777" w:rsidR="00EC226A" w:rsidRDefault="00EC226A" w:rsidP="00A47993"/>
    <w:p w14:paraId="4A3F83F2" w14:textId="77777777" w:rsidR="00EC226A" w:rsidRDefault="00EC226A" w:rsidP="00A47993"/>
    <w:p w14:paraId="01B5B6C8" w14:textId="77777777" w:rsidR="00EC226A" w:rsidRDefault="00EC226A" w:rsidP="00A47993"/>
    <w:p w14:paraId="3331BE4B" w14:textId="77777777" w:rsidR="00EC226A" w:rsidRDefault="00EC226A" w:rsidP="00A47993"/>
    <w:p w14:paraId="165E2076" w14:textId="77777777" w:rsidR="00EC226A" w:rsidRDefault="00EC226A" w:rsidP="00A47993"/>
    <w:p w14:paraId="341017D9" w14:textId="77777777" w:rsidR="00EC226A" w:rsidRDefault="00EC226A" w:rsidP="00A47993"/>
    <w:p w14:paraId="686FB686" w14:textId="77777777" w:rsidR="00EC226A" w:rsidRDefault="00EC226A" w:rsidP="00A47993"/>
    <w:p w14:paraId="20BA1297" w14:textId="77777777" w:rsidR="00EC226A" w:rsidRDefault="00EC226A"/>
  </w:endnote>
  <w:endnote w:type="continuationSeparator" w:id="0">
    <w:p w14:paraId="37A91372" w14:textId="77777777" w:rsidR="00EC226A" w:rsidRDefault="00EC226A" w:rsidP="00A47993">
      <w:r>
        <w:continuationSeparator/>
      </w:r>
    </w:p>
    <w:p w14:paraId="6C5BC29F" w14:textId="77777777" w:rsidR="00EC226A" w:rsidRDefault="00EC226A" w:rsidP="00A47993"/>
    <w:p w14:paraId="17462F2C" w14:textId="77777777" w:rsidR="00EC226A" w:rsidRDefault="00EC226A" w:rsidP="00A47993"/>
    <w:p w14:paraId="7A8C638D" w14:textId="77777777" w:rsidR="00EC226A" w:rsidRDefault="00EC226A" w:rsidP="00A47993"/>
    <w:p w14:paraId="76D41DBE" w14:textId="77777777" w:rsidR="00EC226A" w:rsidRDefault="00EC226A" w:rsidP="00A47993"/>
    <w:p w14:paraId="4285F63D" w14:textId="77777777" w:rsidR="00EC226A" w:rsidRDefault="00EC226A" w:rsidP="00A47993"/>
    <w:p w14:paraId="28445183" w14:textId="77777777" w:rsidR="00EC226A" w:rsidRDefault="00EC226A" w:rsidP="00A47993"/>
    <w:p w14:paraId="5FF7CFC7" w14:textId="77777777" w:rsidR="00EC226A" w:rsidRDefault="00EC226A" w:rsidP="00A47993"/>
    <w:p w14:paraId="40EAE02E" w14:textId="77777777" w:rsidR="00EC226A" w:rsidRDefault="00EC226A" w:rsidP="00A47993"/>
    <w:p w14:paraId="0DA72B37" w14:textId="77777777" w:rsidR="00EC226A" w:rsidRDefault="00EC226A" w:rsidP="00A47993"/>
    <w:p w14:paraId="6131A309" w14:textId="77777777" w:rsidR="00EC226A" w:rsidRDefault="00EC226A" w:rsidP="00A47993"/>
    <w:p w14:paraId="48488A1A" w14:textId="77777777" w:rsidR="00EC226A" w:rsidRDefault="00EC226A" w:rsidP="00A47993"/>
    <w:p w14:paraId="21E6EEA0" w14:textId="77777777" w:rsidR="00EC226A" w:rsidRDefault="00EC226A" w:rsidP="00A47993"/>
    <w:p w14:paraId="335D282C" w14:textId="77777777" w:rsidR="00EC226A" w:rsidRDefault="00EC226A" w:rsidP="00A47993"/>
    <w:p w14:paraId="17DAF4BB" w14:textId="77777777" w:rsidR="00EC226A" w:rsidRDefault="00EC226A" w:rsidP="00A47993"/>
    <w:p w14:paraId="45EB6E1E" w14:textId="77777777" w:rsidR="00EC226A" w:rsidRDefault="00EC226A" w:rsidP="00A47993"/>
    <w:p w14:paraId="73EC59F9" w14:textId="77777777" w:rsidR="00EC226A" w:rsidRDefault="00EC226A" w:rsidP="00A47993"/>
    <w:p w14:paraId="4D44A6EF" w14:textId="77777777" w:rsidR="00EC226A" w:rsidRDefault="00EC22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4BD05" w14:textId="77777777" w:rsidR="00EC226A" w:rsidRDefault="00EC226A" w:rsidP="00A47993">
      <w:r>
        <w:separator/>
      </w:r>
    </w:p>
    <w:p w14:paraId="6FF454C9" w14:textId="77777777" w:rsidR="00EC226A" w:rsidRDefault="00EC226A" w:rsidP="00A47993"/>
    <w:p w14:paraId="0B659969" w14:textId="77777777" w:rsidR="00EC226A" w:rsidRDefault="00EC226A" w:rsidP="00A47993"/>
    <w:p w14:paraId="53BB0452" w14:textId="77777777" w:rsidR="00EC226A" w:rsidRDefault="00EC226A" w:rsidP="00A47993"/>
    <w:p w14:paraId="48A199F3" w14:textId="77777777" w:rsidR="00EC226A" w:rsidRDefault="00EC226A" w:rsidP="00A47993"/>
    <w:p w14:paraId="7A9BE926" w14:textId="77777777" w:rsidR="00EC226A" w:rsidRDefault="00EC226A" w:rsidP="00A47993"/>
    <w:p w14:paraId="4A4C49E5" w14:textId="77777777" w:rsidR="00EC226A" w:rsidRDefault="00EC226A" w:rsidP="00A47993"/>
    <w:p w14:paraId="6BBBB007" w14:textId="77777777" w:rsidR="00EC226A" w:rsidRDefault="00EC226A" w:rsidP="00A47993"/>
    <w:p w14:paraId="1A5CF495" w14:textId="77777777" w:rsidR="00EC226A" w:rsidRDefault="00EC226A"/>
  </w:footnote>
  <w:footnote w:type="continuationSeparator" w:id="0">
    <w:p w14:paraId="08FBAB80" w14:textId="77777777" w:rsidR="00EC226A" w:rsidRDefault="00EC226A" w:rsidP="00A47993">
      <w:r>
        <w:continuationSeparator/>
      </w:r>
    </w:p>
    <w:p w14:paraId="39EF1129" w14:textId="77777777" w:rsidR="00EC226A" w:rsidRDefault="00EC226A" w:rsidP="00A47993"/>
    <w:p w14:paraId="23722C8F" w14:textId="77777777" w:rsidR="00EC226A" w:rsidRDefault="00EC226A" w:rsidP="00A47993"/>
    <w:p w14:paraId="6E243B8B" w14:textId="77777777" w:rsidR="00EC226A" w:rsidRDefault="00EC226A" w:rsidP="00A47993"/>
    <w:p w14:paraId="7F0D3C47" w14:textId="77777777" w:rsidR="00EC226A" w:rsidRDefault="00EC226A" w:rsidP="00A47993"/>
    <w:p w14:paraId="39CE6881" w14:textId="77777777" w:rsidR="00EC226A" w:rsidRDefault="00EC226A" w:rsidP="00A47993"/>
    <w:p w14:paraId="3E8BE851" w14:textId="77777777" w:rsidR="00EC226A" w:rsidRDefault="00EC226A" w:rsidP="00A47993"/>
    <w:p w14:paraId="185C41E5" w14:textId="77777777" w:rsidR="00EC226A" w:rsidRDefault="00EC226A" w:rsidP="00A47993"/>
    <w:p w14:paraId="2658B932" w14:textId="77777777" w:rsidR="00EC226A" w:rsidRDefault="00EC226A" w:rsidP="00A47993"/>
    <w:p w14:paraId="34C58630" w14:textId="77777777" w:rsidR="00EC226A" w:rsidRDefault="00EC226A" w:rsidP="00A47993"/>
    <w:p w14:paraId="18B99CCE" w14:textId="77777777" w:rsidR="00EC226A" w:rsidRDefault="00EC226A" w:rsidP="00A47993"/>
    <w:p w14:paraId="23C15B9C" w14:textId="77777777" w:rsidR="00EC226A" w:rsidRDefault="00EC226A" w:rsidP="00A47993"/>
    <w:p w14:paraId="4BE4422B" w14:textId="77777777" w:rsidR="00EC226A" w:rsidRDefault="00EC226A" w:rsidP="00A47993"/>
    <w:p w14:paraId="0ECB44F0" w14:textId="77777777" w:rsidR="00EC226A" w:rsidRDefault="00EC226A" w:rsidP="00A47993"/>
    <w:p w14:paraId="27207272" w14:textId="77777777" w:rsidR="00EC226A" w:rsidRDefault="00EC226A" w:rsidP="00A47993"/>
    <w:p w14:paraId="22D34F4A" w14:textId="77777777" w:rsidR="00EC226A" w:rsidRDefault="00EC226A" w:rsidP="00A47993"/>
    <w:p w14:paraId="1F95957D" w14:textId="77777777" w:rsidR="00EC226A" w:rsidRDefault="00EC226A" w:rsidP="00A47993"/>
    <w:p w14:paraId="48949A73" w14:textId="77777777" w:rsidR="00EC226A" w:rsidRDefault="00EC22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2A9"/>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0835"/>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1DA1"/>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C62"/>
    <w:rsid w:val="00746ACF"/>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3094"/>
    <w:rsid w:val="00E74ECC"/>
    <w:rsid w:val="00E75E7C"/>
    <w:rsid w:val="00E82536"/>
    <w:rsid w:val="00E826C2"/>
    <w:rsid w:val="00E82CC9"/>
    <w:rsid w:val="00E839E2"/>
    <w:rsid w:val="00E85437"/>
    <w:rsid w:val="00E85A36"/>
    <w:rsid w:val="00E85C52"/>
    <w:rsid w:val="00E863CD"/>
    <w:rsid w:val="00E87135"/>
    <w:rsid w:val="00E9095F"/>
    <w:rsid w:val="00E95675"/>
    <w:rsid w:val="00E974DB"/>
    <w:rsid w:val="00EA0353"/>
    <w:rsid w:val="00EA03CE"/>
    <w:rsid w:val="00EA135D"/>
    <w:rsid w:val="00EA2B72"/>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26A"/>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4</TotalTime>
  <Pages>47</Pages>
  <Words>12811</Words>
  <Characters>69184</Characters>
  <Application>Microsoft Office Word</Application>
  <DocSecurity>0</DocSecurity>
  <Lines>576</Lines>
  <Paragraphs>16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183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366</cp:revision>
  <cp:lastPrinted>2003-10-22T01:33:00Z</cp:lastPrinted>
  <dcterms:created xsi:type="dcterms:W3CDTF">2018-05-30T22:47:00Z</dcterms:created>
  <dcterms:modified xsi:type="dcterms:W3CDTF">2020-06-0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